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EB920F3" w14:textId="50CF5A89" w:rsidR="00FC7B57" w:rsidRPr="00B92AF0" w:rsidRDefault="00B92AF0" w:rsidP="00B92AF0">
      <w:pPr>
        <w:jc w:val="center"/>
        <w:rPr>
          <w:b/>
          <w:bCs/>
        </w:rPr>
      </w:pPr>
      <w:r w:rsidRPr="00B92AF0">
        <w:rPr>
          <w:b/>
          <w:bCs/>
        </w:rPr>
        <w:t>A New Paradigm for Depression in New Mothers</w:t>
      </w:r>
    </w:p>
    <w:p w14:paraId="3DD12D3C" w14:textId="1A54F0D8" w:rsidR="00B92AF0" w:rsidRPr="00B92AF0" w:rsidRDefault="00B92AF0" w:rsidP="00B92AF0">
      <w:pPr>
        <w:jc w:val="center"/>
        <w:rPr>
          <w:b/>
          <w:bCs/>
        </w:rPr>
      </w:pPr>
      <w:r w:rsidRPr="00B92AF0">
        <w:rPr>
          <w:b/>
          <w:bCs/>
        </w:rPr>
        <w:t>Kathleen Kendall-Tackett, PhD, IBCLC, FAPA</w:t>
      </w:r>
    </w:p>
    <w:p w14:paraId="47A8476A" w14:textId="1504A1A4" w:rsidR="00B92AF0" w:rsidRDefault="00B92AF0" w:rsidP="00B92AF0">
      <w:pPr>
        <w:jc w:val="center"/>
        <w:rPr>
          <w:b/>
          <w:bCs/>
        </w:rPr>
      </w:pPr>
      <w:r w:rsidRPr="00B92AF0">
        <w:rPr>
          <w:b/>
          <w:bCs/>
        </w:rPr>
        <w:t>References</w:t>
      </w:r>
    </w:p>
    <w:p w14:paraId="590DE4D5" w14:textId="280BE9EF" w:rsidR="00B92AF0" w:rsidRDefault="00B92AF0" w:rsidP="00B92AF0">
      <w:pPr>
        <w:rPr>
          <w:b/>
          <w:bCs/>
        </w:rPr>
      </w:pPr>
      <w:r>
        <w:rPr>
          <w:b/>
          <w:bCs/>
        </w:rPr>
        <w:fldChar w:fldCharType="begin">
          <w:fldData xml:space="preserve">PEVuZE5vdGU+PENpdGUgRXhjbHVkZUF1dGg9IjEiIEV4Y2x1ZGVZZWFyPSIxIiBIaWRkZW49IjEi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</w:fldData>
        </w:fldChar>
      </w:r>
      <w:r>
        <w:rPr>
          <w:b/>
          <w:bCs/>
        </w:rPr>
        <w:instrText xml:space="preserve"> ADDIN EN.CITE </w:instrText>
      </w:r>
      <w:r>
        <w:rPr>
          <w:b/>
          <w:bCs/>
        </w:rPr>
        <w:fldChar w:fldCharType="begin">
          <w:fldData xml:space="preserve">PEVuZE5vdGU+PENpdGUgRXhjbHVkZUF1dGg9IjEiIEV4Y2x1ZGVZZWFyPSIxIiBIaWRkZW49IjEi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</w:fldData>
        </w:fldChar>
      </w:r>
      <w:r>
        <w:rPr>
          <w:b/>
          <w:bCs/>
        </w:rPr>
        <w:instrText xml:space="preserve"> ADDIN EN.CITE.DATA </w:instrText>
      </w:r>
      <w:r>
        <w:rPr>
          <w:b/>
          <w:bCs/>
        </w:rPr>
      </w:r>
      <w:r>
        <w:rPr>
          <w:b/>
          <w:bCs/>
        </w:rPr>
        <w:fldChar w:fldCharType="end"/>
      </w:r>
      <w:r>
        <w:rPr>
          <w:b/>
          <w:bCs/>
        </w:rPr>
        <w:fldChar w:fldCharType="separate"/>
      </w:r>
      <w:r>
        <w:rPr>
          <w:b/>
          <w:bCs/>
        </w:rPr>
        <w:fldChar w:fldCharType="end"/>
      </w:r>
      <w:bookmarkStart w:id="0" w:name="_GoBack"/>
      <w:bookmarkEnd w:id="0"/>
    </w:p>
    <w:p w14:paraId="696DD80E" w14:textId="77777777" w:rsidR="00B92AF0" w:rsidRPr="00B92AF0" w:rsidRDefault="00B92AF0" w:rsidP="00B92AF0">
      <w:pPr>
        <w:pStyle w:val="EndNoteBibliography"/>
        <w:spacing w:after="0"/>
        <w:ind w:left="720" w:hanging="720"/>
      </w:pPr>
      <w:r>
        <w:rPr>
          <w:b/>
          <w:bCs/>
        </w:rPr>
        <w:fldChar w:fldCharType="begin"/>
      </w:r>
      <w:r>
        <w:rPr>
          <w:b/>
          <w:bCs/>
        </w:rPr>
        <w:instrText xml:space="preserve"> ADDIN EN.REFLIST </w:instrText>
      </w:r>
      <w:r>
        <w:rPr>
          <w:b/>
          <w:bCs/>
        </w:rPr>
        <w:fldChar w:fldCharType="separate"/>
      </w:r>
      <w:r w:rsidRPr="00B92AF0">
        <w:t xml:space="preserve">Abdel-Salam, O. M. (2005). Anti-inflammatory, antinociceptive, and gastric effects of Hypericum perforatum in rats. </w:t>
      </w:r>
      <w:r w:rsidRPr="00B92AF0">
        <w:rPr>
          <w:i/>
        </w:rPr>
        <w:t>Scientific World Journal, 5</w:t>
      </w:r>
      <w:r w:rsidRPr="00B92AF0">
        <w:t xml:space="preserve">, 586-595. </w:t>
      </w:r>
    </w:p>
    <w:p w14:paraId="6F440B61" w14:textId="77777777" w:rsidR="00B92AF0" w:rsidRPr="00B92AF0" w:rsidRDefault="00B92AF0" w:rsidP="00B92AF0">
      <w:pPr>
        <w:pStyle w:val="EndNoteBibliography"/>
        <w:spacing w:after="0"/>
        <w:ind w:left="720" w:hanging="720"/>
      </w:pPr>
      <w:r w:rsidRPr="00B92AF0">
        <w:t xml:space="preserve">Alcorn, K. L., O'Donovan, A., Patrick, J. C., Creedy, D., &amp; Devilly, G. J. (2010). A prospective longitudinal study of the prevalence of post-traumatic stress disorder resulting from childbirth events. </w:t>
      </w:r>
      <w:r w:rsidRPr="00B92AF0">
        <w:rPr>
          <w:i/>
        </w:rPr>
        <w:t>Psychological Medicine, 40</w:t>
      </w:r>
      <w:r w:rsidRPr="00B92AF0">
        <w:t xml:space="preserve">, 1849-1859. </w:t>
      </w:r>
    </w:p>
    <w:p w14:paraId="77DBEC86" w14:textId="77777777" w:rsidR="00B92AF0" w:rsidRPr="00B92AF0" w:rsidRDefault="00B92AF0" w:rsidP="00B92AF0">
      <w:pPr>
        <w:pStyle w:val="EndNoteBibliography"/>
        <w:spacing w:after="0"/>
        <w:ind w:left="720" w:hanging="720"/>
      </w:pPr>
      <w:r w:rsidRPr="00B92AF0">
        <w:t xml:space="preserve">Ansara, D., Cohen, M. M., Gallop, R., Kung, R., Kung, R., &amp; Schei, B. (2005). Predictors of women’s physical health problems after childbirth. </w:t>
      </w:r>
      <w:r w:rsidRPr="00B92AF0">
        <w:rPr>
          <w:i/>
        </w:rPr>
        <w:t>Journal of Psychosomatic Obstetrics &amp; Gynecology, 26</w:t>
      </w:r>
      <w:r w:rsidRPr="00B92AF0">
        <w:t xml:space="preserve">, 115-125. </w:t>
      </w:r>
    </w:p>
    <w:p w14:paraId="2A0FED77" w14:textId="77777777" w:rsidR="00B92AF0" w:rsidRPr="00B92AF0" w:rsidRDefault="00B92AF0" w:rsidP="00B92AF0">
      <w:pPr>
        <w:pStyle w:val="EndNoteBibliography"/>
        <w:spacing w:after="0"/>
        <w:ind w:left="720" w:hanging="720"/>
      </w:pPr>
      <w:r w:rsidRPr="00B92AF0">
        <w:t xml:space="preserve">Beck, C. T., Gable, R. K., Sakala, C., &amp; Declercq, E. R. (2011). Posttraumatic stress disorder in new mothers: Results from a two-stage U.S. national survey. </w:t>
      </w:r>
      <w:r w:rsidRPr="00B92AF0">
        <w:rPr>
          <w:i/>
        </w:rPr>
        <w:t>Birth, 38</w:t>
      </w:r>
      <w:r w:rsidRPr="00B92AF0">
        <w:t xml:space="preserve">(3), 216-227. </w:t>
      </w:r>
    </w:p>
    <w:p w14:paraId="31ABDA62" w14:textId="77777777" w:rsidR="00B92AF0" w:rsidRPr="00B92AF0" w:rsidRDefault="00B92AF0" w:rsidP="00B92AF0">
      <w:pPr>
        <w:pStyle w:val="EndNoteBibliography"/>
        <w:spacing w:after="0"/>
        <w:ind w:left="720" w:hanging="720"/>
      </w:pPr>
      <w:r w:rsidRPr="00B92AF0">
        <w:t xml:space="preserve">Bergink, V., Kushner, S. A., Pop, V., Kuijpens, H., Lambregtse-van den Berg, M. P., Drexhage, R. C., . . . Drexhage, H. A. (2011). Prevalence of autoimmune thyroid dysfunction in postpartum psychosis. </w:t>
      </w:r>
      <w:r w:rsidRPr="00B92AF0">
        <w:rPr>
          <w:i/>
        </w:rPr>
        <w:t>British Journal of Psychiatry, 198</w:t>
      </w:r>
      <w:r w:rsidRPr="00B92AF0">
        <w:t xml:space="preserve">, 264-268. </w:t>
      </w:r>
    </w:p>
    <w:p w14:paraId="0845AB6D" w14:textId="48FBAC46" w:rsidR="00B92AF0" w:rsidRPr="00B92AF0" w:rsidRDefault="00B92AF0" w:rsidP="00B92AF0">
      <w:pPr>
        <w:pStyle w:val="EndNoteBibliography"/>
        <w:spacing w:after="0"/>
        <w:ind w:left="720" w:hanging="720"/>
      </w:pPr>
      <w:r w:rsidRPr="00B92AF0">
        <w:t xml:space="preserve">Berk, M., Williams, L. J., Jacka, F. N., O'Neil, A., Pasco, J. A., Moylan, S., . . . Maes, M. (2013). So depression is an inflammatory disease, but where does the inflammation come from? </w:t>
      </w:r>
      <w:r w:rsidRPr="00B92AF0">
        <w:rPr>
          <w:i/>
        </w:rPr>
        <w:t>BMC Medicine, 11</w:t>
      </w:r>
      <w:r w:rsidRPr="00B92AF0">
        <w:t xml:space="preserve">, 200. Retrieved from </w:t>
      </w:r>
      <w:hyperlink r:id="rId4" w:history="1">
        <w:r w:rsidRPr="00B92AF0">
          <w:rPr>
            <w:rStyle w:val="Hyperlink"/>
          </w:rPr>
          <w:t>http://www.biomedcentral.com/1741-7015/11/200</w:t>
        </w:r>
      </w:hyperlink>
    </w:p>
    <w:p w14:paraId="48EF5B09" w14:textId="77777777" w:rsidR="00B92AF0" w:rsidRPr="00B92AF0" w:rsidRDefault="00B92AF0" w:rsidP="00B92AF0">
      <w:pPr>
        <w:pStyle w:val="EndNoteBibliography"/>
        <w:spacing w:after="0"/>
        <w:ind w:left="720" w:hanging="720"/>
      </w:pPr>
      <w:r w:rsidRPr="00B92AF0">
        <w:t xml:space="preserve">Coussons-Read, M. E., Okun, M. L., Schmitt, M. P., &amp; Giese, S. (2005). Prenatal stress alters cytokine levels in a manner that may endanger human pregnancy. </w:t>
      </w:r>
      <w:r w:rsidRPr="00B92AF0">
        <w:rPr>
          <w:i/>
        </w:rPr>
        <w:t>Psychosomatic Medicine, 67</w:t>
      </w:r>
      <w:r w:rsidRPr="00B92AF0">
        <w:t xml:space="preserve">, 625-631. </w:t>
      </w:r>
    </w:p>
    <w:p w14:paraId="014293A5" w14:textId="77777777" w:rsidR="00B92AF0" w:rsidRPr="00B92AF0" w:rsidRDefault="00B92AF0" w:rsidP="00B92AF0">
      <w:pPr>
        <w:pStyle w:val="EndNoteBibliography"/>
        <w:spacing w:after="0"/>
        <w:ind w:left="720" w:hanging="720"/>
      </w:pPr>
      <w:r w:rsidRPr="00B92AF0">
        <w:t xml:space="preserve">Danese, A., Moffitt, T. E., Harrington, H., Milne, B. J., Polanczyk, G., Pariante, C. M., &amp; Caspi, A. (2009). Adverse childhood experiences and adult risk factors for age-related disease: Depression, inflammation, and clustering of metabolic risk factors. </w:t>
      </w:r>
      <w:r w:rsidRPr="00B92AF0">
        <w:rPr>
          <w:i/>
        </w:rPr>
        <w:t>Archives of Pediatric and Adolescent Medicine, 163</w:t>
      </w:r>
      <w:r w:rsidRPr="00B92AF0">
        <w:t xml:space="preserve">(12), 1135-1143. </w:t>
      </w:r>
    </w:p>
    <w:p w14:paraId="5822ADDC" w14:textId="77777777" w:rsidR="00B92AF0" w:rsidRPr="00B92AF0" w:rsidRDefault="00B92AF0" w:rsidP="00B92AF0">
      <w:pPr>
        <w:pStyle w:val="EndNoteBibliography"/>
        <w:spacing w:after="0"/>
        <w:ind w:left="720" w:hanging="720"/>
      </w:pPr>
      <w:r w:rsidRPr="00B92AF0">
        <w:t xml:space="preserve">Dorheim, S. K., Bondevik, G. T., Eberhard-Gran, M., &amp; Bjorvatn, B. (2009). Sleep and depression in postpartum women: A population-based study. </w:t>
      </w:r>
      <w:r w:rsidRPr="00B92AF0">
        <w:rPr>
          <w:i/>
        </w:rPr>
        <w:t>Sleep, 32</w:t>
      </w:r>
      <w:r w:rsidRPr="00B92AF0">
        <w:t xml:space="preserve">(7), 847-855. </w:t>
      </w:r>
    </w:p>
    <w:p w14:paraId="580D6AB5" w14:textId="77777777" w:rsidR="00B92AF0" w:rsidRPr="00B92AF0" w:rsidRDefault="00B92AF0" w:rsidP="00B92AF0">
      <w:pPr>
        <w:pStyle w:val="EndNoteBibliography"/>
        <w:spacing w:after="0"/>
        <w:ind w:left="720" w:hanging="720"/>
      </w:pPr>
      <w:r w:rsidRPr="00B92AF0">
        <w:t xml:space="preserve">Eisenach, J. c., Pan, P. H., Smiley, R., Lavand'homme, P., Landau, R., &amp; Houle, T. T. (2008). Severity of acute pain after childbirth, but not type of delivery, predicts persistent pain and postpartum depression. </w:t>
      </w:r>
      <w:r w:rsidRPr="00B92AF0">
        <w:rPr>
          <w:i/>
        </w:rPr>
        <w:t>Pain, 140</w:t>
      </w:r>
      <w:r w:rsidRPr="00B92AF0">
        <w:t xml:space="preserve">, 87-94. </w:t>
      </w:r>
    </w:p>
    <w:p w14:paraId="33FD44C3" w14:textId="77777777" w:rsidR="00B92AF0" w:rsidRPr="00B92AF0" w:rsidRDefault="00B92AF0" w:rsidP="00B92AF0">
      <w:pPr>
        <w:pStyle w:val="EndNoteBibliography"/>
        <w:spacing w:after="0"/>
        <w:ind w:left="720" w:hanging="720"/>
      </w:pPr>
      <w:r w:rsidRPr="00B92AF0">
        <w:t xml:space="preserve">Ferrucci, L., Cherubini, A., Bandinelli, S., Bartali, B., Corsi, A., Lauretani, F., . . . Guralnik, J. M. (2006). Relationship of plasma polyunsaturated fatty acids to circulating inflammatory markers. </w:t>
      </w:r>
      <w:r w:rsidRPr="00B92AF0">
        <w:rPr>
          <w:i/>
        </w:rPr>
        <w:t>Journal of Clinical Endocrinology &amp; Metabolism, 91</w:t>
      </w:r>
      <w:r w:rsidRPr="00B92AF0">
        <w:t xml:space="preserve">, 439-446. </w:t>
      </w:r>
    </w:p>
    <w:p w14:paraId="27D8F82E" w14:textId="77777777" w:rsidR="00B92AF0" w:rsidRPr="00B92AF0" w:rsidRDefault="00B92AF0" w:rsidP="00B92AF0">
      <w:pPr>
        <w:pStyle w:val="EndNoteBibliography"/>
        <w:spacing w:after="0"/>
        <w:ind w:left="720" w:hanging="720"/>
      </w:pPr>
      <w:r w:rsidRPr="00B92AF0">
        <w:t xml:space="preserve">Finy, M. S., &amp; Christian, L. (2018). Pathways linking childhood abuse history and current socioeconomic status to inflammation during pregnancy. </w:t>
      </w:r>
      <w:r w:rsidRPr="00B92AF0">
        <w:rPr>
          <w:i/>
        </w:rPr>
        <w:t>Brain, Behavior &amp; Immunity, 74</w:t>
      </w:r>
      <w:r w:rsidRPr="00B92AF0">
        <w:t xml:space="preserve">, 231-240. </w:t>
      </w:r>
    </w:p>
    <w:p w14:paraId="5D11CEF7" w14:textId="77777777" w:rsidR="00B92AF0" w:rsidRPr="00B92AF0" w:rsidRDefault="00B92AF0" w:rsidP="00B92AF0">
      <w:pPr>
        <w:pStyle w:val="EndNoteBibliography"/>
        <w:spacing w:after="0"/>
        <w:ind w:left="720" w:hanging="720"/>
      </w:pPr>
      <w:r w:rsidRPr="00B92AF0">
        <w:t xml:space="preserve">Hahn-Holbrook, J., Haselton, M. G., Schetter, C. D., &amp; Glynn, L. M. (2013). Does breastfeeding offer protection against maternal depressive symptomatology? A prospective study from pregnancy to 2 years after birth. </w:t>
      </w:r>
      <w:r w:rsidRPr="00B92AF0">
        <w:rPr>
          <w:i/>
        </w:rPr>
        <w:t>Archives of Women's Mental Health, 16</w:t>
      </w:r>
      <w:r w:rsidRPr="00B92AF0">
        <w:t xml:space="preserve">, 411-422. </w:t>
      </w:r>
    </w:p>
    <w:p w14:paraId="67264D6D" w14:textId="77777777" w:rsidR="00B92AF0" w:rsidRPr="00B92AF0" w:rsidRDefault="00B92AF0" w:rsidP="00B92AF0">
      <w:pPr>
        <w:pStyle w:val="EndNoteBibliography"/>
        <w:spacing w:after="0"/>
        <w:ind w:left="720" w:hanging="720"/>
      </w:pPr>
      <w:r w:rsidRPr="00B92AF0">
        <w:t xml:space="preserve">Handlin, L., Jonas, W., Pettersson, M., Ejdeback, M., Ransjo-Arvidson, A.-B., Nissen, A., &amp; Uvnas-Moberg, K. (2009). Effects of sucking and skin-to-skin contact on maternal ACTH and cortisol levels during the second day postpartum--Influences of epidural analgesia and oxytocin in the perinatal period. </w:t>
      </w:r>
      <w:r w:rsidRPr="00B92AF0">
        <w:rPr>
          <w:i/>
        </w:rPr>
        <w:t>Breastfeeding Medicine, 4</w:t>
      </w:r>
      <w:r w:rsidRPr="00B92AF0">
        <w:t xml:space="preserve">(4), 207-220. </w:t>
      </w:r>
    </w:p>
    <w:p w14:paraId="5B89EE5C" w14:textId="77777777" w:rsidR="00B92AF0" w:rsidRPr="00B92AF0" w:rsidRDefault="00B92AF0" w:rsidP="00B92AF0">
      <w:pPr>
        <w:pStyle w:val="EndNoteBibliography"/>
        <w:spacing w:after="0"/>
        <w:ind w:left="720" w:hanging="720"/>
      </w:pPr>
      <w:r w:rsidRPr="00B92AF0">
        <w:t xml:space="preserve">Heinrichs, M., Meinlschmidt, G., Neumann, I., Wagner, S., Kirschbaum, C., Ehlert, U., &amp; Hellhammer, D. H. (2001). Effects of suckling on hypothalamic-pituitary-adrenal axis responses to psychosocial </w:t>
      </w:r>
      <w:r w:rsidRPr="00B92AF0">
        <w:lastRenderedPageBreak/>
        <w:t xml:space="preserve">stress in postpartum lactating women. </w:t>
      </w:r>
      <w:r w:rsidRPr="00B92AF0">
        <w:rPr>
          <w:i/>
        </w:rPr>
        <w:t>Journal of Clinical Endocrinology &amp; Metabolism, 86</w:t>
      </w:r>
      <w:r w:rsidRPr="00B92AF0">
        <w:t xml:space="preserve">, 4798-4804. </w:t>
      </w:r>
    </w:p>
    <w:p w14:paraId="58EC6647" w14:textId="77777777" w:rsidR="00B92AF0" w:rsidRPr="00B92AF0" w:rsidRDefault="00B92AF0" w:rsidP="00B92AF0">
      <w:pPr>
        <w:pStyle w:val="EndNoteBibliography"/>
        <w:spacing w:after="0"/>
        <w:ind w:left="720" w:hanging="720"/>
      </w:pPr>
      <w:r w:rsidRPr="00B92AF0">
        <w:t xml:space="preserve">Hu, Z. P., Yang, X. X., Chan, S. Y., A.L., X., Duan, W., Zhu, Y. Z., &amp; al., e. (2006). St. John’s wort attenuates irinotecan-induced diarrhea via down-regulation of intestinal pro-inflammatory cytokines and inhibition of intestinal epithelial apoptosis. </w:t>
      </w:r>
      <w:r w:rsidRPr="00B92AF0">
        <w:rPr>
          <w:i/>
        </w:rPr>
        <w:t>Toxicology &amp; Applied Pharmacology, 216</w:t>
      </w:r>
      <w:r w:rsidRPr="00B92AF0">
        <w:t xml:space="preserve">, 225-237. </w:t>
      </w:r>
    </w:p>
    <w:p w14:paraId="43B16C01" w14:textId="77777777" w:rsidR="00B92AF0" w:rsidRPr="00B92AF0" w:rsidRDefault="00B92AF0" w:rsidP="00B92AF0">
      <w:pPr>
        <w:pStyle w:val="EndNoteBibliography"/>
        <w:spacing w:after="0"/>
        <w:ind w:left="720" w:hanging="720"/>
      </w:pPr>
      <w:r w:rsidRPr="00B92AF0">
        <w:t xml:space="preserve">Kendall-Tackett, K. A. (2007). Violence against women and the perinatal period: The impact of lifetime violence and abuse on pregnancy, postpartum and breastfeeding. </w:t>
      </w:r>
      <w:r w:rsidRPr="00B92AF0">
        <w:rPr>
          <w:i/>
        </w:rPr>
        <w:t>Trauma, Violence and Abuse, 8</w:t>
      </w:r>
      <w:r w:rsidRPr="00B92AF0">
        <w:t xml:space="preserve">(3), 344-353. </w:t>
      </w:r>
    </w:p>
    <w:p w14:paraId="1464423A" w14:textId="77777777" w:rsidR="00B92AF0" w:rsidRPr="00B92AF0" w:rsidRDefault="00B92AF0" w:rsidP="00B92AF0">
      <w:pPr>
        <w:pStyle w:val="EndNoteBibliography"/>
        <w:spacing w:after="0"/>
        <w:ind w:left="720" w:hanging="720"/>
      </w:pPr>
      <w:r w:rsidRPr="00B92AF0">
        <w:t xml:space="preserve">Kendall-Tackett, K. A., Cong, Z., &amp; Hale, T. W. (2011). The effect of feeding method on sleep duration, maternal well-being, and postpartum depression. </w:t>
      </w:r>
      <w:r w:rsidRPr="00B92AF0">
        <w:rPr>
          <w:i/>
        </w:rPr>
        <w:t>Clinical Lactation, 2</w:t>
      </w:r>
      <w:r w:rsidRPr="00B92AF0">
        <w:t xml:space="preserve">(2), 22-26. </w:t>
      </w:r>
    </w:p>
    <w:p w14:paraId="14E09A3C" w14:textId="77777777" w:rsidR="00B92AF0" w:rsidRPr="00B92AF0" w:rsidRDefault="00B92AF0" w:rsidP="00B92AF0">
      <w:pPr>
        <w:pStyle w:val="EndNoteBibliography"/>
        <w:spacing w:after="0"/>
        <w:ind w:left="720" w:hanging="720"/>
      </w:pPr>
      <w:r w:rsidRPr="00B92AF0">
        <w:t xml:space="preserve">Leviniene, G., Tamuleviciene, E., Kudzyte, J., Petrauskiene, A., Zaborskis, A., Azeliene, I., &amp; Labanauskas, L. (2013). Factors associated with breastfeeding duration. </w:t>
      </w:r>
      <w:r w:rsidRPr="00B92AF0">
        <w:rPr>
          <w:i/>
        </w:rPr>
        <w:t>Medicina (Kaunas), 49</w:t>
      </w:r>
      <w:r w:rsidRPr="00B92AF0">
        <w:t xml:space="preserve">(9), 415-421. </w:t>
      </w:r>
    </w:p>
    <w:p w14:paraId="32C642E8" w14:textId="77777777" w:rsidR="00B92AF0" w:rsidRPr="00B92AF0" w:rsidRDefault="00B92AF0" w:rsidP="00B92AF0">
      <w:pPr>
        <w:pStyle w:val="EndNoteBibliography"/>
        <w:spacing w:after="0"/>
        <w:ind w:left="720" w:hanging="720"/>
      </w:pPr>
      <w:r w:rsidRPr="00B92AF0">
        <w:t xml:space="preserve">Maes, M., Christophe, A., Bosmans, E., Lin, A., &amp; Neels, H. (2000). In humans, serum polyunsaturated fatty acid levels predict the response of proinflammatory cytokines to psychologic stress. </w:t>
      </w:r>
      <w:r w:rsidRPr="00B92AF0">
        <w:rPr>
          <w:i/>
        </w:rPr>
        <w:t>Biological Psychiatry, 47</w:t>
      </w:r>
      <w:r w:rsidRPr="00B92AF0">
        <w:t xml:space="preserve">, 910-920. </w:t>
      </w:r>
    </w:p>
    <w:p w14:paraId="0CC6618B" w14:textId="77777777" w:rsidR="00B92AF0" w:rsidRPr="00B92AF0" w:rsidRDefault="00B92AF0" w:rsidP="00B92AF0">
      <w:pPr>
        <w:pStyle w:val="EndNoteBibliography"/>
        <w:spacing w:after="0"/>
        <w:ind w:left="720" w:hanging="720"/>
      </w:pPr>
      <w:r w:rsidRPr="00B92AF0">
        <w:t xml:space="preserve">Makrides, M., Gibson, R. A., &amp; McPhee, A. J. (2010). Effect of DHA supplementation during pregnancy on maternal depression and neurodevelopment of young children: A randomized controlled trial. </w:t>
      </w:r>
      <w:r w:rsidRPr="00B92AF0">
        <w:rPr>
          <w:i/>
        </w:rPr>
        <w:t>JAMA, 304</w:t>
      </w:r>
      <w:r w:rsidRPr="00B92AF0">
        <w:t xml:space="preserve">(15), 1675-1683. </w:t>
      </w:r>
    </w:p>
    <w:p w14:paraId="2CF526D2" w14:textId="77777777" w:rsidR="00B92AF0" w:rsidRPr="00B92AF0" w:rsidRDefault="00B92AF0" w:rsidP="00B92AF0">
      <w:pPr>
        <w:pStyle w:val="EndNoteBibliography"/>
        <w:spacing w:after="0"/>
        <w:ind w:left="720" w:hanging="720"/>
      </w:pPr>
      <w:r w:rsidRPr="00B92AF0">
        <w:t xml:space="preserve">McGovern, P., Dowd, B. E., Gjerdingen, D., Gross, C. R., Kenney, S., Ukestad, L., . . . Lundberg, U. (2006). Postpartum health of employed mothers 5 weeks after childbirth. </w:t>
      </w:r>
      <w:r w:rsidRPr="00B92AF0">
        <w:rPr>
          <w:i/>
        </w:rPr>
        <w:t>Annals of Family Medicine, 4</w:t>
      </w:r>
      <w:r w:rsidRPr="00B92AF0">
        <w:t xml:space="preserve">(2), 159-167. </w:t>
      </w:r>
    </w:p>
    <w:p w14:paraId="2CCFFDFD" w14:textId="77777777" w:rsidR="00B92AF0" w:rsidRPr="00B92AF0" w:rsidRDefault="00B92AF0" w:rsidP="00B92AF0">
      <w:pPr>
        <w:pStyle w:val="EndNoteBibliography"/>
        <w:ind w:left="720" w:hanging="720"/>
      </w:pPr>
      <w:r w:rsidRPr="00B92AF0">
        <w:t xml:space="preserve">O'Brien, S. M., Scott, L. V., &amp; Dinan, T. G. (2006). Antidepressant therapy and C-reactive protein levels. </w:t>
      </w:r>
      <w:r w:rsidRPr="00B92AF0">
        <w:rPr>
          <w:i/>
        </w:rPr>
        <w:t>British Journal of Psychiatry, 188</w:t>
      </w:r>
      <w:r w:rsidRPr="00B92AF0">
        <w:t>, 449-452. doi:188/5/449 [pii]</w:t>
      </w:r>
    </w:p>
    <w:p w14:paraId="026458CD" w14:textId="77777777" w:rsidR="00B92AF0" w:rsidRPr="00B92AF0" w:rsidRDefault="00B92AF0" w:rsidP="00B92AF0">
      <w:pPr>
        <w:pStyle w:val="EndNoteBibliography"/>
        <w:spacing w:after="0"/>
        <w:ind w:left="720" w:hanging="720"/>
      </w:pPr>
      <w:r w:rsidRPr="00B92AF0">
        <w:t>10.1192/bjp.bp.105.011015</w:t>
      </w:r>
    </w:p>
    <w:p w14:paraId="367CD317" w14:textId="77777777" w:rsidR="00B92AF0" w:rsidRPr="00B92AF0" w:rsidRDefault="00B92AF0" w:rsidP="00B92AF0">
      <w:pPr>
        <w:pStyle w:val="EndNoteBibliography"/>
        <w:spacing w:after="0"/>
        <w:ind w:left="720" w:hanging="720"/>
      </w:pPr>
      <w:r w:rsidRPr="00B92AF0">
        <w:t xml:space="preserve">Rich-Edwards, J. W., James-Todd, T., Mohllajee, A., Kleinman, K., Burke, A., Gillman, M. W., &amp; Wright, R. J. (2011). Lifetime maternal experiences of abuse and risk of pre-natal depression in two demographically distinct populations in Boston. </w:t>
      </w:r>
      <w:r w:rsidRPr="00B92AF0">
        <w:rPr>
          <w:i/>
        </w:rPr>
        <w:t>International Journal of Epidemiology, 40</w:t>
      </w:r>
      <w:r w:rsidRPr="00B92AF0">
        <w:t xml:space="preserve">(2), 375-384. </w:t>
      </w:r>
    </w:p>
    <w:p w14:paraId="389A90A1" w14:textId="77777777" w:rsidR="00B92AF0" w:rsidRPr="00B92AF0" w:rsidRDefault="00B92AF0" w:rsidP="00B92AF0">
      <w:pPr>
        <w:pStyle w:val="EndNoteBibliography"/>
        <w:spacing w:after="0"/>
        <w:ind w:left="720" w:hanging="720"/>
      </w:pPr>
      <w:r w:rsidRPr="00B92AF0">
        <w:t xml:space="preserve">Ross, L. E., Murray, B. J., &amp; Steiner, M. (2005). Sleep and perinatal mood disorders: A critical review. </w:t>
      </w:r>
      <w:r w:rsidRPr="00B92AF0">
        <w:rPr>
          <w:i/>
        </w:rPr>
        <w:t>Journal of Psychiatry &amp; Neuroscience, 30</w:t>
      </w:r>
      <w:r w:rsidRPr="00B92AF0">
        <w:t xml:space="preserve">, 247-256. </w:t>
      </w:r>
    </w:p>
    <w:p w14:paraId="37C32E03" w14:textId="77777777" w:rsidR="00B92AF0" w:rsidRPr="00B92AF0" w:rsidRDefault="00B92AF0" w:rsidP="00B92AF0">
      <w:pPr>
        <w:pStyle w:val="EndNoteBibliography"/>
        <w:spacing w:after="0"/>
        <w:ind w:left="720" w:hanging="720"/>
      </w:pPr>
      <w:r w:rsidRPr="00B92AF0">
        <w:t xml:space="preserve">Schwartz, E. B., Ray, R. M., Stuebe, A. M., Allison, M. A., Ness, R. B., Freiberg, M. S., &amp; Cauley, J. A. (2009). Duration of lactation and risk factors for maternal cardiovascular disease. </w:t>
      </w:r>
      <w:r w:rsidRPr="00B92AF0">
        <w:rPr>
          <w:i/>
        </w:rPr>
        <w:t>Obstetrics &amp; Gynecology, 113</w:t>
      </w:r>
      <w:r w:rsidRPr="00B92AF0">
        <w:t xml:space="preserve">(5), 974-982. </w:t>
      </w:r>
    </w:p>
    <w:p w14:paraId="3855EA85" w14:textId="77777777" w:rsidR="00B92AF0" w:rsidRPr="00B92AF0" w:rsidRDefault="00B92AF0" w:rsidP="00B92AF0">
      <w:pPr>
        <w:pStyle w:val="EndNoteBibliography"/>
        <w:spacing w:after="0"/>
        <w:ind w:left="720" w:hanging="720"/>
      </w:pPr>
      <w:r w:rsidRPr="00B92AF0">
        <w:t xml:space="preserve">Slopen, N., Loucks, E. B., Appleton, A. A., Kawachi, I., Kubzansky, L. D., Non, A. L., . . . Gilman, S. E. (2015). Early origins of inflammation: An examination of prenatal and childhood social adversity in a prospective cohort study. </w:t>
      </w:r>
      <w:r w:rsidRPr="00B92AF0">
        <w:rPr>
          <w:i/>
        </w:rPr>
        <w:t>Psychoneuroendocrinology, 51</w:t>
      </w:r>
      <w:r w:rsidRPr="00B92AF0">
        <w:t xml:space="preserve">, 403-413. </w:t>
      </w:r>
    </w:p>
    <w:p w14:paraId="499A3F24" w14:textId="77777777" w:rsidR="00B92AF0" w:rsidRPr="00B92AF0" w:rsidRDefault="00B92AF0" w:rsidP="00B92AF0">
      <w:pPr>
        <w:pStyle w:val="EndNoteBibliography"/>
        <w:spacing w:after="0"/>
        <w:ind w:left="720" w:hanging="720"/>
      </w:pPr>
      <w:r w:rsidRPr="00B92AF0">
        <w:t xml:space="preserve">Smuts, C. M., Huang, M., Mundy, D., Plasse, T., Major, S., &amp; Carlson, S.E. (2003). A randomized trial of docosahexaenoic acid supplementation during the third trimester of pregnancy. </w:t>
      </w:r>
      <w:r w:rsidRPr="00B92AF0">
        <w:rPr>
          <w:i/>
        </w:rPr>
        <w:t>Obstetrics &amp; Gynecology, 101</w:t>
      </w:r>
      <w:r w:rsidRPr="00B92AF0">
        <w:t xml:space="preserve">, 469-479. </w:t>
      </w:r>
    </w:p>
    <w:p w14:paraId="6C2CC4A3" w14:textId="77777777" w:rsidR="00B92AF0" w:rsidRPr="00B92AF0" w:rsidRDefault="00B92AF0" w:rsidP="00B92AF0">
      <w:pPr>
        <w:pStyle w:val="EndNoteBibliography"/>
        <w:spacing w:after="0"/>
        <w:ind w:left="720" w:hanging="720"/>
      </w:pPr>
      <w:r w:rsidRPr="00B92AF0">
        <w:t xml:space="preserve">Suarez, E. C., &amp; Goforth, H. (2010). Sleep and inflammation: A potential link to chronic diseases. In K. A. Kendall-Tackett (Ed.), </w:t>
      </w:r>
      <w:r w:rsidRPr="00B92AF0">
        <w:rPr>
          <w:i/>
        </w:rPr>
        <w:t>The psychoneuroimmunology of chronic disease</w:t>
      </w:r>
      <w:r w:rsidRPr="00B92AF0">
        <w:t xml:space="preserve"> (pp. 53-75). Washington, DC: American Psychological Association.</w:t>
      </w:r>
    </w:p>
    <w:p w14:paraId="2063D815" w14:textId="77777777" w:rsidR="00B92AF0" w:rsidRPr="00B92AF0" w:rsidRDefault="00B92AF0" w:rsidP="00B92AF0">
      <w:pPr>
        <w:pStyle w:val="EndNoteBibliography"/>
        <w:spacing w:after="0"/>
        <w:ind w:left="720" w:hanging="720"/>
      </w:pPr>
      <w:r w:rsidRPr="00B92AF0">
        <w:t xml:space="preserve">Taveras, E. M., Rifas-Shiman, S. L., Rich-Edwards, J. W., &amp; Mantzoros, C. S. (2011). Maternal short sleep duration associated with increased levels of inflammatory markers at 3 years postpartum. </w:t>
      </w:r>
      <w:r w:rsidRPr="00B92AF0">
        <w:rPr>
          <w:i/>
        </w:rPr>
        <w:t>Metabolism, 60</w:t>
      </w:r>
      <w:r w:rsidRPr="00B92AF0">
        <w:t xml:space="preserve">(7), 982-986. </w:t>
      </w:r>
    </w:p>
    <w:p w14:paraId="460E310B" w14:textId="77777777" w:rsidR="00B92AF0" w:rsidRPr="00B92AF0" w:rsidRDefault="00B92AF0" w:rsidP="00B92AF0">
      <w:pPr>
        <w:pStyle w:val="EndNoteBibliography"/>
        <w:spacing w:after="0"/>
        <w:ind w:left="720" w:hanging="720"/>
      </w:pPr>
      <w:r w:rsidRPr="00B92AF0">
        <w:t xml:space="preserve">Uchino, B. N., Trettevik, R., Kent de Grey, R. G., Cronan, S., Hogan, J., &amp; Baucom, B. R. W. (2018). Social support, social integration, and inflammatory cytokines: A meta-analysis. </w:t>
      </w:r>
      <w:r w:rsidRPr="00B92AF0">
        <w:rPr>
          <w:i/>
        </w:rPr>
        <w:t>Health Psychology, 37</w:t>
      </w:r>
      <w:r w:rsidRPr="00B92AF0">
        <w:t xml:space="preserve">(5), 462-471. </w:t>
      </w:r>
    </w:p>
    <w:p w14:paraId="217415B7" w14:textId="77777777" w:rsidR="00B92AF0" w:rsidRPr="00B92AF0" w:rsidRDefault="00B92AF0" w:rsidP="00B92AF0">
      <w:pPr>
        <w:pStyle w:val="EndNoteBibliography"/>
        <w:spacing w:after="0"/>
        <w:ind w:left="720" w:hanging="720"/>
      </w:pPr>
      <w:r w:rsidRPr="00B92AF0">
        <w:t>Watkins, S., Meltzer-Brody, S., Zolnoun, D., &amp; Stuebe, A. M. (2011). Early breastfeeding experiences and postpartum depression</w:t>
      </w:r>
      <w:r w:rsidRPr="00B92AF0">
        <w:tab/>
      </w:r>
      <w:r w:rsidRPr="00B92AF0">
        <w:rPr>
          <w:i/>
        </w:rPr>
        <w:t>Obstetrics &amp; Gynecology, 118</w:t>
      </w:r>
      <w:r w:rsidRPr="00B92AF0">
        <w:t xml:space="preserve">(2), 214-221. </w:t>
      </w:r>
    </w:p>
    <w:p w14:paraId="08983C29" w14:textId="77777777" w:rsidR="00B92AF0" w:rsidRPr="00B92AF0" w:rsidRDefault="00B92AF0" w:rsidP="00B92AF0">
      <w:pPr>
        <w:pStyle w:val="EndNoteBibliography"/>
        <w:ind w:left="720" w:hanging="720"/>
      </w:pPr>
      <w:r w:rsidRPr="00B92AF0">
        <w:t xml:space="preserve">Yonkers, K. A., Smith, M. V., Forray, A., Epperson, C. N., Costello, D., Lin, H., &amp; Belanger, K. (2014). Pregnant women with posttraumatic stress disorder and risk of preterm birth. </w:t>
      </w:r>
      <w:r w:rsidRPr="00B92AF0">
        <w:rPr>
          <w:i/>
        </w:rPr>
        <w:t>JAMA Psychiatry, 71</w:t>
      </w:r>
      <w:r w:rsidRPr="00B92AF0">
        <w:t xml:space="preserve">(8), 897-904. </w:t>
      </w:r>
    </w:p>
    <w:p w14:paraId="63CE5A0E" w14:textId="155F6AFE" w:rsidR="00B92AF0" w:rsidRPr="00B92AF0" w:rsidRDefault="00B92AF0" w:rsidP="00B92AF0">
      <w:pPr>
        <w:rPr>
          <w:b/>
          <w:bCs/>
        </w:rPr>
      </w:pPr>
      <w:r>
        <w:rPr>
          <w:b/>
          <w:bCs/>
        </w:rPr>
        <w:fldChar w:fldCharType="end"/>
      </w:r>
    </w:p>
    <w:sectPr w:rsidR="00B92AF0" w:rsidRPr="00B92AF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sDQxMTE0tzS3MDU0MLNU0lEKTi0uzszPAykwrAUApAC8z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pxtfwetnszd2nesd0950ercadszsp0dxw0w&quot;&gt;chl-Saved-Saved-Saved&lt;record-ids&gt;&lt;item&gt;1&lt;/item&gt;&lt;item&gt;19&lt;/item&gt;&lt;item&gt;34&lt;/item&gt;&lt;item&gt;63&lt;/item&gt;&lt;item&gt;133&lt;/item&gt;&lt;item&gt;202&lt;/item&gt;&lt;item&gt;464&lt;/item&gt;&lt;item&gt;468&lt;/item&gt;&lt;item&gt;470&lt;/item&gt;&lt;item&gt;484&lt;/item&gt;&lt;item&gt;570&lt;/item&gt;&lt;item&gt;624&lt;/item&gt;&lt;item&gt;747&lt;/item&gt;&lt;item&gt;866&lt;/item&gt;&lt;item&gt;1053&lt;/item&gt;&lt;item&gt;1146&lt;/item&gt;&lt;item&gt;1147&lt;/item&gt;&lt;item&gt;1216&lt;/item&gt;&lt;item&gt;1220&lt;/item&gt;&lt;item&gt;1246&lt;/item&gt;&lt;item&gt;1709&lt;/item&gt;&lt;item&gt;2486&lt;/item&gt;&lt;item&gt;2720&lt;/item&gt;&lt;item&gt;2797&lt;/item&gt;&lt;item&gt;2800&lt;/item&gt;&lt;item&gt;2803&lt;/item&gt;&lt;item&gt;2806&lt;/item&gt;&lt;item&gt;2807&lt;/item&gt;&lt;item&gt;2808&lt;/item&gt;&lt;item&gt;2810&lt;/item&gt;&lt;item&gt;2811&lt;/item&gt;&lt;item&gt;3033&lt;/item&gt;&lt;item&gt;3036&lt;/item&gt;&lt;/record-ids&gt;&lt;/item&gt;&lt;/Libraries&gt;"/>
  </w:docVars>
  <w:rsids>
    <w:rsidRoot w:val="00B92AF0"/>
    <w:rsid w:val="0049732A"/>
    <w:rsid w:val="005F03E0"/>
    <w:rsid w:val="007B2E20"/>
    <w:rsid w:val="00A002E7"/>
    <w:rsid w:val="00B92A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AA1D55"/>
  <w15:chartTrackingRefBased/>
  <w15:docId w15:val="{2CA84C4E-FF4A-41B5-992E-37360710274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B92AF0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92AF0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92AF0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92AF0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B92AF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92AF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://www.biomedcentral.com/1741-7015/11/200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</TotalTime>
  <Pages>3</Pages>
  <Words>1168</Words>
  <Characters>6664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hy Kendall-Tackett</dc:creator>
  <cp:keywords/>
  <dc:description/>
  <cp:lastModifiedBy>Kathy Kendall-Tackett</cp:lastModifiedBy>
  <cp:revision>1</cp:revision>
  <dcterms:created xsi:type="dcterms:W3CDTF">2019-08-05T02:02:00Z</dcterms:created>
  <dcterms:modified xsi:type="dcterms:W3CDTF">2019-08-05T02:20:00Z</dcterms:modified>
</cp:coreProperties>
</file>